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AA609BA" w14:textId="51ED2448" w:rsidR="00FB0550" w:rsidRDefault="00B048C3">
      <w:r>
        <w:fldChar w:fldCharType="begin" w:fldLock="1"/>
      </w:r>
      <w:r>
        <w:instrText>ADDIN CSL_CITATION {"citationItems":[{"id":"ITEM-1","itemData":{"URL":"https://www.tokopedia.com/tokopakaianjr/kemeja-lengan-pendek-original-motz-kemeja-pria-murah-kemeja-keren-navy-m-6ad0/review","accessed":{"date-parts":[["2023","5","3"]]},"id":"ITEM-1","issued":{"date-parts":[["0"]]},"title":"Review Produk - Kemeja Lengan Pendek Original Motz, Kemeja Pria Murah, Kemeja Keren - Navy, M | Tokopedia","type":"webpage"},"uris":["http://www.mendeley.com/documents/?uuid=a209d5be-34df-3b58-a22c-e594394d8b8b"]}],"mendeley":{"formattedCitation":"(&lt;i&gt;Review Produk - Kemeja Lengan Pendek Original Motz, Kemeja Pria Murah, Kemeja Keren - Navy, M | Tokopedia&lt;/i&gt;, n.d.)","plainTextFormattedCitation":"(Review Produk - Kemeja Lengan Pendek Original Motz, Kemeja Pria Murah, Kemeja Keren - Navy, M | Tokopedia, n.d.)","previouslyFormattedCitation":"(&lt;i&gt;Review Produk - Kemeja Lengan Pendek Original Motz, Kemeja Pria Murah, Kemeja Keren - Navy, M | Tokopedia&lt;/i&gt;, n.d.)"},"properties":{"noteIndex":0},"schema":"https://github.com/citation-style-language/schema/raw/master/csl-citation.json"}</w:instrText>
      </w:r>
      <w:r>
        <w:fldChar w:fldCharType="separate"/>
      </w:r>
      <w:r w:rsidRPr="00B048C3">
        <w:rPr>
          <w:noProof/>
        </w:rPr>
        <w:t>(</w:t>
      </w:r>
      <w:r w:rsidRPr="00B048C3">
        <w:rPr>
          <w:i/>
          <w:noProof/>
        </w:rPr>
        <w:t>Review Produk - Kemeja Lengan Pendek Original Motz, Kemeja Pria Murah, Kemeja Keren - Navy, M | Tokopedia</w:t>
      </w:r>
      <w:r w:rsidRPr="00B048C3">
        <w:rPr>
          <w:noProof/>
        </w:rPr>
        <w:t>, n.d.)</w:t>
      </w:r>
      <w:r>
        <w:fldChar w:fldCharType="end"/>
      </w:r>
    </w:p>
    <w:p w14:paraId="21498117" w14:textId="3B8A24E5" w:rsidR="00B048C3" w:rsidRPr="00B048C3" w:rsidRDefault="00B048C3" w:rsidP="00B048C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B048C3">
        <w:rPr>
          <w:rFonts w:ascii="Calibri" w:hAnsi="Calibri" w:cs="Calibri"/>
          <w:i/>
          <w:iCs/>
          <w:noProof/>
          <w:szCs w:val="24"/>
        </w:rPr>
        <w:t>Review Produk - Kemeja Lengan Pendek Original Motz, Kemeja Pria Murah, Kemeja Keren - Navy, M | Tokopedia</w:t>
      </w:r>
      <w:r w:rsidRPr="00B048C3">
        <w:rPr>
          <w:rFonts w:ascii="Calibri" w:hAnsi="Calibri" w:cs="Calibri"/>
          <w:noProof/>
          <w:szCs w:val="24"/>
        </w:rPr>
        <w:t>. (n.d.). Retrieved May 3, 2023, from https://www.tokopedia.com/tokopakaianjr/kemeja-lengan-pendek-original-motz-kemeja-pria-murah-kemeja-keren-navy-m-6ad0/review</w:t>
      </w:r>
    </w:p>
    <w:p w14:paraId="4956E12B" w14:textId="486DE8D6" w:rsidR="00B048C3" w:rsidRDefault="00B048C3">
      <w:r>
        <w:fldChar w:fldCharType="end"/>
      </w:r>
    </w:p>
    <w:sectPr w:rsidR="00B048C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F49DB"/>
    <w:rsid w:val="000540BB"/>
    <w:rsid w:val="00081FA9"/>
    <w:rsid w:val="00082697"/>
    <w:rsid w:val="000A2869"/>
    <w:rsid w:val="000C5624"/>
    <w:rsid w:val="001300B6"/>
    <w:rsid w:val="001637E0"/>
    <w:rsid w:val="00166E6F"/>
    <w:rsid w:val="00235B8B"/>
    <w:rsid w:val="002412BE"/>
    <w:rsid w:val="002D56C0"/>
    <w:rsid w:val="003919DC"/>
    <w:rsid w:val="003B299B"/>
    <w:rsid w:val="003B300D"/>
    <w:rsid w:val="00457F95"/>
    <w:rsid w:val="004A703E"/>
    <w:rsid w:val="00503BA2"/>
    <w:rsid w:val="005710E1"/>
    <w:rsid w:val="005F167C"/>
    <w:rsid w:val="006130DE"/>
    <w:rsid w:val="0072253F"/>
    <w:rsid w:val="00766BCD"/>
    <w:rsid w:val="00767FFE"/>
    <w:rsid w:val="00777A61"/>
    <w:rsid w:val="00791167"/>
    <w:rsid w:val="007D5D7E"/>
    <w:rsid w:val="008D2CE4"/>
    <w:rsid w:val="009048EC"/>
    <w:rsid w:val="00955609"/>
    <w:rsid w:val="00966844"/>
    <w:rsid w:val="009A6B48"/>
    <w:rsid w:val="009C150F"/>
    <w:rsid w:val="009E6A8A"/>
    <w:rsid w:val="00A70C2E"/>
    <w:rsid w:val="00A83181"/>
    <w:rsid w:val="00AB3367"/>
    <w:rsid w:val="00AB692D"/>
    <w:rsid w:val="00AF2FAD"/>
    <w:rsid w:val="00AF502C"/>
    <w:rsid w:val="00B048C3"/>
    <w:rsid w:val="00B93BD8"/>
    <w:rsid w:val="00BD0B58"/>
    <w:rsid w:val="00BE7C5A"/>
    <w:rsid w:val="00C37911"/>
    <w:rsid w:val="00C669B2"/>
    <w:rsid w:val="00C860B6"/>
    <w:rsid w:val="00C94CBF"/>
    <w:rsid w:val="00CA0906"/>
    <w:rsid w:val="00CF49DB"/>
    <w:rsid w:val="00D76D88"/>
    <w:rsid w:val="00D96C67"/>
    <w:rsid w:val="00DB7896"/>
    <w:rsid w:val="00DD5514"/>
    <w:rsid w:val="00E72D3C"/>
    <w:rsid w:val="00EB71BC"/>
    <w:rsid w:val="00F32076"/>
    <w:rsid w:val="00F41C99"/>
    <w:rsid w:val="00F80BD9"/>
    <w:rsid w:val="00F85CB8"/>
    <w:rsid w:val="00F95E24"/>
    <w:rsid w:val="00FB05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F6D024B"/>
  <w15:chartTrackingRefBased/>
  <w15:docId w15:val="{516B0DB0-51EA-4217-B994-74DD7F5DBE7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6A5737E-6EFD-4A70-A3E9-2E13D141B25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26</Words>
  <Characters>1293</Characters>
  <Application>Microsoft Office Word</Application>
  <DocSecurity>0</DocSecurity>
  <Lines>10</Lines>
  <Paragraphs>3</Paragraphs>
  <ScaleCrop>false</ScaleCrop>
  <Company/>
  <LinksUpToDate>false</LinksUpToDate>
  <CharactersWithSpaces>15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kermanhmd</dc:creator>
  <cp:keywords/>
  <dc:description/>
  <cp:lastModifiedBy>ackermanhmd</cp:lastModifiedBy>
  <cp:revision>2</cp:revision>
  <dcterms:created xsi:type="dcterms:W3CDTF">2023-05-03T08:38:00Z</dcterms:created>
  <dcterms:modified xsi:type="dcterms:W3CDTF">2023-05-03T08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25e2525-311c-30d9-9a07-5c05954e6b01</vt:lpwstr>
  </property>
  <property fmtid="{D5CDD505-2E9C-101B-9397-08002B2CF9AE}" pid="24" name="Mendeley Citation Style_1">
    <vt:lpwstr>http://www.zotero.org/styles/apa</vt:lpwstr>
  </property>
</Properties>
</file>